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2A03" w:rsidRPr="008D7664" w:rsidRDefault="002A2A03">
      <w:pPr>
        <w:rPr>
          <w:color w:val="000000" w:themeColor="text1"/>
        </w:rPr>
      </w:pPr>
    </w:p>
    <w:p w:rsidR="002A2A03" w:rsidRPr="008D7664" w:rsidRDefault="002A2A03" w:rsidP="001A0A79">
      <w:pPr>
        <w:ind w:firstLine="0"/>
        <w:rPr>
          <w:color w:val="000000" w:themeColor="text1"/>
        </w:rPr>
      </w:pPr>
    </w:p>
    <w:p w:rsidR="002A2A03" w:rsidRPr="008D7664" w:rsidRDefault="002A2A03">
      <w:pPr>
        <w:rPr>
          <w:color w:val="000000" w:themeColor="text1"/>
        </w:rPr>
      </w:pPr>
    </w:p>
    <w:p w:rsidR="002A2A03" w:rsidRPr="008D7664" w:rsidRDefault="002A2A03">
      <w:pPr>
        <w:rPr>
          <w:color w:val="000000" w:themeColor="text1"/>
        </w:rPr>
      </w:pPr>
    </w:p>
    <w:p w:rsidR="003C7227" w:rsidRDefault="003C7227" w:rsidP="002314D3">
      <w:pPr>
        <w:ind w:firstLine="0"/>
        <w:jc w:val="center"/>
      </w:pPr>
    </w:p>
    <w:p w:rsidR="003C7227" w:rsidRDefault="003C7227" w:rsidP="002314D3">
      <w:pPr>
        <w:ind w:firstLine="0"/>
        <w:jc w:val="center"/>
      </w:pPr>
    </w:p>
    <w:p w:rsidR="003C7227" w:rsidRDefault="003C7227" w:rsidP="002314D3">
      <w:pPr>
        <w:ind w:firstLine="0"/>
        <w:jc w:val="center"/>
      </w:pPr>
    </w:p>
    <w:p w:rsidR="002314D3" w:rsidRPr="0040461A" w:rsidRDefault="00CC0BE5" w:rsidP="002314D3">
      <w:pPr>
        <w:ind w:firstLine="0"/>
        <w:jc w:val="center"/>
      </w:pPr>
      <w:r>
        <w:t>Capstone</w:t>
      </w:r>
    </w:p>
    <w:p w:rsidR="002314D3" w:rsidRDefault="002314D3" w:rsidP="002314D3">
      <w:pPr>
        <w:spacing w:after="200" w:line="276" w:lineRule="auto"/>
        <w:ind w:firstLine="0"/>
        <w:jc w:val="center"/>
        <w:rPr>
          <w:rFonts w:eastAsia="Calibri"/>
        </w:rPr>
      </w:pPr>
      <w:proofErr w:type="gramStart"/>
      <w:r w:rsidRPr="002870F5">
        <w:rPr>
          <w:rFonts w:eastAsia="Calibri"/>
        </w:rPr>
        <w:t>Your</w:t>
      </w:r>
      <w:proofErr w:type="gramEnd"/>
      <w:r w:rsidRPr="002870F5">
        <w:rPr>
          <w:rFonts w:eastAsia="Calibri"/>
        </w:rPr>
        <w:t xml:space="preserve"> Name (First M. Last)</w:t>
      </w:r>
    </w:p>
    <w:p w:rsidR="002314D3" w:rsidRPr="002870F5" w:rsidRDefault="002314D3" w:rsidP="002314D3">
      <w:pPr>
        <w:spacing w:after="200" w:line="276" w:lineRule="auto"/>
        <w:ind w:firstLine="0"/>
        <w:jc w:val="center"/>
        <w:rPr>
          <w:rFonts w:eastAsia="Calibri"/>
        </w:rPr>
      </w:pPr>
      <w:r w:rsidRPr="002870F5">
        <w:rPr>
          <w:rFonts w:eastAsia="Calibri"/>
        </w:rPr>
        <w:t>Date</w:t>
      </w:r>
    </w:p>
    <w:p w:rsidR="002314D3" w:rsidRDefault="002314D3" w:rsidP="002314D3">
      <w:r>
        <w:br w:type="page"/>
      </w:r>
    </w:p>
    <w:p w:rsidR="00453C5B" w:rsidRDefault="007226C7" w:rsidP="002100CC">
      <w:pPr>
        <w:ind w:firstLine="0"/>
        <w:jc w:val="center"/>
      </w:pPr>
      <w:r>
        <w:lastRenderedPageBreak/>
        <w:t>Capstone</w:t>
      </w:r>
    </w:p>
    <w:p w:rsidR="00E51CED" w:rsidRDefault="00E51CED" w:rsidP="00E51CED">
      <w:pPr>
        <w:ind w:firstLine="0"/>
      </w:pPr>
      <w:r>
        <w:tab/>
        <w:t xml:space="preserve">Today, </w:t>
      </w:r>
      <w:r w:rsidR="00634908">
        <w:t xml:space="preserve">the </w:t>
      </w:r>
      <w:r w:rsidRPr="00634908">
        <w:rPr>
          <w:noProof/>
        </w:rPr>
        <w:t>education</w:t>
      </w:r>
      <w:r>
        <w:t xml:space="preserve"> system of the country is facing different and chronic challenges that </w:t>
      </w:r>
      <w:r w:rsidRPr="00634908">
        <w:rPr>
          <w:noProof/>
        </w:rPr>
        <w:t>require</w:t>
      </w:r>
      <w:r>
        <w:t xml:space="preserve"> timely attention. It is important for the policy makers to focus on the concerns of the students at both college and university level and provide better interventions to handle learning concerns. </w:t>
      </w:r>
      <w:r w:rsidR="006726BB">
        <w:t xml:space="preserve">It is worthy to mention that </w:t>
      </w:r>
      <w:r w:rsidR="00634908">
        <w:t xml:space="preserve">the </w:t>
      </w:r>
      <w:r w:rsidR="006726BB" w:rsidRPr="00634908">
        <w:rPr>
          <w:noProof/>
        </w:rPr>
        <w:t>low</w:t>
      </w:r>
      <w:r w:rsidR="006726BB">
        <w:t xml:space="preserve"> retention rate at colleges and universities is one major challenge that </w:t>
      </w:r>
      <w:r w:rsidR="006726BB" w:rsidRPr="00634908">
        <w:rPr>
          <w:noProof/>
        </w:rPr>
        <w:t>hinder</w:t>
      </w:r>
      <w:r w:rsidR="00634908">
        <w:rPr>
          <w:noProof/>
        </w:rPr>
        <w:t>s</w:t>
      </w:r>
      <w:r w:rsidR="006726BB">
        <w:t xml:space="preserve"> the path of development at </w:t>
      </w:r>
      <w:r w:rsidR="00634908">
        <w:t xml:space="preserve">an </w:t>
      </w:r>
      <w:r w:rsidR="006726BB" w:rsidRPr="00634908">
        <w:rPr>
          <w:noProof/>
        </w:rPr>
        <w:t>extensive</w:t>
      </w:r>
      <w:r w:rsidR="006726BB">
        <w:t xml:space="preserve"> level. Here the focus is to critically analyze the issue of low retention rate of students to offer some feasible solutions. </w:t>
      </w:r>
    </w:p>
    <w:p w:rsidR="000E5380" w:rsidRDefault="000E5380" w:rsidP="00804763">
      <w:pPr>
        <w:ind w:firstLine="0"/>
      </w:pPr>
      <w:r>
        <w:tab/>
      </w:r>
      <w:r w:rsidR="006F3FD3">
        <w:t xml:space="preserve">Retention rate </w:t>
      </w:r>
      <w:r w:rsidR="006F3FD3" w:rsidRPr="00634908">
        <w:rPr>
          <w:noProof/>
        </w:rPr>
        <w:t>is determine</w:t>
      </w:r>
      <w:r w:rsidR="00634908">
        <w:rPr>
          <w:noProof/>
        </w:rPr>
        <w:t>d</w:t>
      </w:r>
      <w:r w:rsidR="006F3FD3">
        <w:t xml:space="preserve"> as the prominent indicator to evaluate the performance of the educational institute. The concept of retention rate is recognized as the percentage of the students of first-year that </w:t>
      </w:r>
      <w:r w:rsidR="006F3FD3" w:rsidRPr="00634908">
        <w:rPr>
          <w:noProof/>
        </w:rPr>
        <w:t>enroll</w:t>
      </w:r>
      <w:r w:rsidR="006F3FD3">
        <w:t xml:space="preserve"> in the sa</w:t>
      </w:r>
      <w:r w:rsidR="00804763">
        <w:t xml:space="preserve">me institute the following year </w:t>
      </w:r>
      <w:r w:rsidR="00804763">
        <w:fldChar w:fldCharType="begin"/>
      </w:r>
      <w:r w:rsidR="00804763">
        <w:instrText xml:space="preserve"> ADDIN ZOTERO_ITEM CSL_CITATION {"citationID":"5yYdXhvs","properties":{"formattedCitation":"(Burrell, 2018)","plainCitation":"(Burrell, 2018)","noteIndex":0},"citationItems":[{"id":1739,"uris":["http://zotero.org/users/local/lMSdZ3dY/items/7L5YCAY8"],"uri":["http://zotero.org/users/local/lMSdZ3dY/items/7L5YCAY8"],"itemData":{"id":1739,"type":"webpage","title":"What is a Retention Rate for Colleges and Universities?","container-title":"ThoughtCo.","author":[{"family":"Burrell","given":"Jackie"}],"issued":{"date-parts":[["2018"]]}}}],"schema":"https://github.com/citation-style-language/schema/raw/master/csl-citation.json"} </w:instrText>
      </w:r>
      <w:r w:rsidR="00804763">
        <w:fldChar w:fldCharType="separate"/>
      </w:r>
      <w:r w:rsidR="00804763" w:rsidRPr="00804763">
        <w:t>(Burrell, 2018)</w:t>
      </w:r>
      <w:r w:rsidR="00804763">
        <w:fldChar w:fldCharType="end"/>
      </w:r>
      <w:r w:rsidR="00804763">
        <w:t>.</w:t>
      </w:r>
      <w:r w:rsidR="006F3FD3">
        <w:t xml:space="preserve"> It is simply categorized as the indication that how students are satisfied in their respective colleges and universities. </w:t>
      </w:r>
      <w:r w:rsidR="003B27FB">
        <w:t xml:space="preserve">The problem of low retention rate is getting intense every day that requires immediate and proper line of action. </w:t>
      </w:r>
      <w:r w:rsidR="004D12D3">
        <w:t xml:space="preserve">It is crucial to figure out the actual reasons </w:t>
      </w:r>
      <w:r w:rsidR="00634908">
        <w:rPr>
          <w:noProof/>
        </w:rPr>
        <w:t>for</w:t>
      </w:r>
      <w:r w:rsidR="004D12D3">
        <w:t xml:space="preserve"> the growing problem of low retention rate in colleges and universities. Realization of the problem helps to propose vital solutions to better tackle the entire scenario. </w:t>
      </w:r>
    </w:p>
    <w:p w:rsidR="008F54BF" w:rsidRDefault="008F54BF" w:rsidP="0002543F">
      <w:pPr>
        <w:ind w:firstLine="0"/>
      </w:pPr>
      <w:r>
        <w:tab/>
      </w:r>
      <w:r w:rsidR="00E43191">
        <w:t xml:space="preserve">There are many different factors that play </w:t>
      </w:r>
      <w:r w:rsidR="00634908">
        <w:t xml:space="preserve">a </w:t>
      </w:r>
      <w:r w:rsidR="00E43191" w:rsidRPr="00634908">
        <w:rPr>
          <w:noProof/>
        </w:rPr>
        <w:t>critical</w:t>
      </w:r>
      <w:r w:rsidR="00E43191">
        <w:t xml:space="preserve"> role when students are thinking about to select colleg</w:t>
      </w:r>
      <w:r w:rsidR="00ED08A0">
        <w:t xml:space="preserve">e or university. </w:t>
      </w:r>
      <w:r w:rsidR="00634908">
        <w:rPr>
          <w:noProof/>
        </w:rPr>
        <w:t>The r</w:t>
      </w:r>
      <w:r w:rsidR="00ED08A0" w:rsidRPr="00634908">
        <w:rPr>
          <w:noProof/>
        </w:rPr>
        <w:t>etention</w:t>
      </w:r>
      <w:r w:rsidR="00ED08A0">
        <w:t xml:space="preserve"> rate of the educational institute </w:t>
      </w:r>
      <w:r w:rsidR="00ED08A0" w:rsidRPr="00634908">
        <w:rPr>
          <w:noProof/>
        </w:rPr>
        <w:t>is identif</w:t>
      </w:r>
      <w:r w:rsidR="00634908">
        <w:rPr>
          <w:noProof/>
        </w:rPr>
        <w:t>ied</w:t>
      </w:r>
      <w:r w:rsidR="00ED08A0">
        <w:t xml:space="preserve"> as </w:t>
      </w:r>
      <w:r w:rsidR="00634908">
        <w:rPr>
          <w:noProof/>
        </w:rPr>
        <w:t>an</w:t>
      </w:r>
      <w:r w:rsidR="00ED08A0" w:rsidRPr="00634908">
        <w:rPr>
          <w:noProof/>
        </w:rPr>
        <w:t xml:space="preserve"> effective</w:t>
      </w:r>
      <w:r w:rsidR="00ED08A0">
        <w:t xml:space="preserve"> factor to make better inferences about </w:t>
      </w:r>
      <w:r w:rsidR="00ED08A0" w:rsidRPr="00634908">
        <w:rPr>
          <w:noProof/>
        </w:rPr>
        <w:t>education</w:t>
      </w:r>
      <w:r w:rsidR="00ED08A0">
        <w:t xml:space="preserve">. </w:t>
      </w:r>
      <w:r w:rsidR="009A363D">
        <w:t xml:space="preserve">Financial aid or pricing is one major component that </w:t>
      </w:r>
      <w:r w:rsidR="009A363D" w:rsidRPr="00634908">
        <w:rPr>
          <w:noProof/>
        </w:rPr>
        <w:t>contribute</w:t>
      </w:r>
      <w:r w:rsidR="00634908">
        <w:rPr>
          <w:noProof/>
        </w:rPr>
        <w:t>s</w:t>
      </w:r>
      <w:r w:rsidR="009A363D">
        <w:t xml:space="preserve"> </w:t>
      </w:r>
      <w:r w:rsidR="009A363D" w:rsidRPr="00634908">
        <w:rPr>
          <w:noProof/>
        </w:rPr>
        <w:t>to</w:t>
      </w:r>
      <w:r w:rsidR="009A363D">
        <w:t xml:space="preserve"> the whole growing situation of low retention rate in colleges and universities. Heavy expenses of learning and attending educational institutes make it difficult for the students and their families to stick to </w:t>
      </w:r>
      <w:r w:rsidR="0002543F">
        <w:t xml:space="preserve">the same institute and graduate </w:t>
      </w:r>
      <w:r w:rsidR="0002543F">
        <w:fldChar w:fldCharType="begin"/>
      </w:r>
      <w:r w:rsidR="0002543F">
        <w:instrText xml:space="preserve"> ADDIN ZOTERO_ITEM CSL_CITATION {"citationID":"hqd33ApQ","properties":{"formattedCitation":"(Powell, 2018)","plainCitation":"(Powell, 2018)","noteIndex":0},"citationItems":[{"id":1740,"uris":["http://zotero.org/users/local/lMSdZ3dY/items/JDIVLG6E"],"uri":["http://zotero.org/users/local/lMSdZ3dY/items/JDIVLG6E"],"itemData":{"id":1740,"type":"webpage","title":"What You Need to Know About College Tuition Costs","container-title":"U.S. News","author":[{"family":"Powell","given":"Farran"}],"issued":{"date-parts":[["2018"]]}}}],"schema":"https://github.com/citation-style-language/schema/raw/master/csl-citation.json"} </w:instrText>
      </w:r>
      <w:r w:rsidR="0002543F">
        <w:fldChar w:fldCharType="separate"/>
      </w:r>
      <w:r w:rsidR="0002543F" w:rsidRPr="0002543F">
        <w:t>(Powell, 2018)</w:t>
      </w:r>
      <w:r w:rsidR="0002543F">
        <w:fldChar w:fldCharType="end"/>
      </w:r>
      <w:r w:rsidR="0002543F">
        <w:t>.</w:t>
      </w:r>
      <w:r w:rsidR="009A363D">
        <w:t xml:space="preserve"> </w:t>
      </w:r>
      <w:r w:rsidR="00F14E80">
        <w:t xml:space="preserve">There are many low-income students who are not </w:t>
      </w:r>
      <w:r w:rsidR="00F14E80" w:rsidRPr="00634908">
        <w:rPr>
          <w:noProof/>
        </w:rPr>
        <w:t>even</w:t>
      </w:r>
      <w:r w:rsidR="00F14E80">
        <w:t xml:space="preserve"> eligible to fit into the criteria of financial assistance set by the colleges and universities. </w:t>
      </w:r>
      <w:r w:rsidR="00E43191">
        <w:t xml:space="preserve"> </w:t>
      </w:r>
    </w:p>
    <w:p w:rsidR="000958DF" w:rsidRDefault="00634908" w:rsidP="001E568C">
      <w:pPr>
        <w:ind w:firstLine="0"/>
      </w:pPr>
      <w:r>
        <w:lastRenderedPageBreak/>
        <w:tab/>
      </w:r>
      <w:r w:rsidR="0013343E">
        <w:t xml:space="preserve">Changes in the financial aid </w:t>
      </w:r>
      <w:r w:rsidR="0013343E" w:rsidRPr="00AF0170">
        <w:rPr>
          <w:noProof/>
        </w:rPr>
        <w:t>package</w:t>
      </w:r>
      <w:r w:rsidR="0013343E">
        <w:t xml:space="preserve"> made it difficult for the students to handle their overheads and eventually they shift to the sophomore year. Students have to face many financial challenges that appeared in the form of high tuition fees, expensive meal plans, and </w:t>
      </w:r>
      <w:r w:rsidR="0013343E" w:rsidRPr="00AF0170">
        <w:rPr>
          <w:noProof/>
        </w:rPr>
        <w:t>residence</w:t>
      </w:r>
      <w:r w:rsidR="0013343E">
        <w:t xml:space="preserve"> expenses, etc. The high budgeted campus education </w:t>
      </w:r>
      <w:r w:rsidR="0013343E" w:rsidRPr="00AF0170">
        <w:rPr>
          <w:noProof/>
        </w:rPr>
        <w:t>make</w:t>
      </w:r>
      <w:r w:rsidR="00AF0170">
        <w:rPr>
          <w:noProof/>
        </w:rPr>
        <w:t>s</w:t>
      </w:r>
      <w:r w:rsidR="0013343E">
        <w:t xml:space="preserve"> it difficult for the financially weak students to properly handle the cost of education that eventually appeared in the form of low retention rate. </w:t>
      </w:r>
      <w:r w:rsidR="00AE577D">
        <w:t xml:space="preserve">There is </w:t>
      </w:r>
      <w:r w:rsidR="00AF0170">
        <w:t xml:space="preserve">a </w:t>
      </w:r>
      <w:r w:rsidR="00AE577D" w:rsidRPr="00AF0170">
        <w:rPr>
          <w:noProof/>
        </w:rPr>
        <w:t>major</w:t>
      </w:r>
      <w:r w:rsidR="00AE577D">
        <w:t xml:space="preserve"> gap </w:t>
      </w:r>
      <w:r w:rsidR="00AE577D" w:rsidRPr="00AF0170">
        <w:rPr>
          <w:noProof/>
        </w:rPr>
        <w:t>exist</w:t>
      </w:r>
      <w:r w:rsidR="00AF0170">
        <w:rPr>
          <w:noProof/>
        </w:rPr>
        <w:t>s</w:t>
      </w:r>
      <w:r w:rsidR="00AE577D">
        <w:t xml:space="preserve"> between the amount of funding and the high pricing in the form of tuition fees. </w:t>
      </w:r>
      <w:r w:rsidR="00AF0170">
        <w:rPr>
          <w:noProof/>
        </w:rPr>
        <w:t>The g</w:t>
      </w:r>
      <w:r w:rsidR="00AE577D" w:rsidRPr="00AF0170">
        <w:rPr>
          <w:noProof/>
        </w:rPr>
        <w:t>rowing</w:t>
      </w:r>
      <w:r w:rsidR="00AE577D">
        <w:t xml:space="preserve"> cost of education is troubling for the students that influence the graduation rate of students in the country. </w:t>
      </w:r>
      <w:r w:rsidR="00B136B7">
        <w:t xml:space="preserve">It is also observed that the absence of </w:t>
      </w:r>
      <w:r w:rsidR="00B136B7" w:rsidRPr="00AF0170">
        <w:rPr>
          <w:noProof/>
        </w:rPr>
        <w:t>proper</w:t>
      </w:r>
      <w:r w:rsidR="00B136B7">
        <w:t xml:space="preserve"> planning </w:t>
      </w:r>
      <w:r w:rsidR="00B136B7" w:rsidRPr="00AF0170">
        <w:rPr>
          <w:noProof/>
        </w:rPr>
        <w:t>make</w:t>
      </w:r>
      <w:r w:rsidR="00AF0170">
        <w:rPr>
          <w:noProof/>
        </w:rPr>
        <w:t>s</w:t>
      </w:r>
      <w:r w:rsidR="00B136B7">
        <w:t xml:space="preserve"> it difficult to offer affordable meal plans for the students. </w:t>
      </w:r>
      <w:r w:rsidR="009E1D2E">
        <w:t xml:space="preserve">It is obligatory for the </w:t>
      </w:r>
      <w:r w:rsidR="009E1D2E" w:rsidRPr="00AF0170">
        <w:rPr>
          <w:noProof/>
        </w:rPr>
        <w:t>policymakers</w:t>
      </w:r>
      <w:r w:rsidR="009E1D2E">
        <w:t xml:space="preserve"> to observe the entire situation and offer better strategies to address th</w:t>
      </w:r>
      <w:r w:rsidR="001E568C">
        <w:t xml:space="preserve">e problem of low retention rate </w:t>
      </w:r>
      <w:r w:rsidR="001E568C">
        <w:fldChar w:fldCharType="begin"/>
      </w:r>
      <w:r w:rsidR="001E568C">
        <w:instrText xml:space="preserve"> ADDIN ZOTERO_ITEM CSL_CITATION {"citationID":"vOsUCQJH","properties":{"formattedCitation":"(Selingo, 2017)","plainCitation":"(Selingo, 2017)","noteIndex":0},"citationItems":[{"id":1741,"uris":["http://zotero.org/users/local/lMSdZ3dY/items/DM2VNWLR"],"uri":["http://zotero.org/users/local/lMSdZ3dY/items/DM2VNWLR"],"itemData":{"id":1741,"type":"webpage","title":"Why Universities Are Phasing Out Luxury Dorms","container-title":"The Atlantic","author":[{"family":"Selingo","given":"Jeffrey"}],"issued":{"date-parts":[["2017"]]}}}],"schema":"https://github.com/citation-style-language/schema/raw/master/csl-citation.json"} </w:instrText>
      </w:r>
      <w:r w:rsidR="001E568C">
        <w:fldChar w:fldCharType="separate"/>
      </w:r>
      <w:r w:rsidR="001E568C" w:rsidRPr="001E568C">
        <w:t>(</w:t>
      </w:r>
      <w:proofErr w:type="spellStart"/>
      <w:r w:rsidR="001E568C" w:rsidRPr="001E568C">
        <w:t>Selingo</w:t>
      </w:r>
      <w:proofErr w:type="spellEnd"/>
      <w:r w:rsidR="001E568C" w:rsidRPr="001E568C">
        <w:t>, 2017)</w:t>
      </w:r>
      <w:r w:rsidR="001E568C">
        <w:fldChar w:fldCharType="end"/>
      </w:r>
      <w:r w:rsidR="001E568C">
        <w:t>.</w:t>
      </w:r>
      <w:r w:rsidR="009E1D2E">
        <w:t xml:space="preserve"> </w:t>
      </w:r>
      <w:r w:rsidR="00B177E6">
        <w:t xml:space="preserve">Cost is the major concern that is rising as </w:t>
      </w:r>
      <w:r w:rsidR="00AF0170">
        <w:rPr>
          <w:noProof/>
        </w:rPr>
        <w:t>a</w:t>
      </w:r>
      <w:r w:rsidR="00B177E6" w:rsidRPr="00AF0170">
        <w:rPr>
          <w:noProof/>
        </w:rPr>
        <w:t xml:space="preserve"> critical</w:t>
      </w:r>
      <w:r w:rsidR="00B177E6">
        <w:t xml:space="preserve"> problem in </w:t>
      </w:r>
      <w:r w:rsidR="00AF0170">
        <w:t xml:space="preserve">the </w:t>
      </w:r>
      <w:r w:rsidR="00B177E6" w:rsidRPr="00AF0170">
        <w:rPr>
          <w:noProof/>
        </w:rPr>
        <w:t>case</w:t>
      </w:r>
      <w:r w:rsidR="00B177E6">
        <w:t xml:space="preserve"> of higher education. </w:t>
      </w:r>
      <w:r w:rsidR="000958DF">
        <w:t xml:space="preserve">There is </w:t>
      </w:r>
      <w:r w:rsidR="00AF0170">
        <w:t xml:space="preserve">a </w:t>
      </w:r>
      <w:r w:rsidR="000958DF" w:rsidRPr="00AF0170">
        <w:rPr>
          <w:noProof/>
        </w:rPr>
        <w:t>need</w:t>
      </w:r>
      <w:r w:rsidR="000958DF">
        <w:t xml:space="preserve"> </w:t>
      </w:r>
      <w:r w:rsidR="00AF0170">
        <w:rPr>
          <w:noProof/>
        </w:rPr>
        <w:t>for</w:t>
      </w:r>
      <w:r w:rsidR="000958DF">
        <w:t xml:space="preserve"> developing proper intervention programs in colleges and universities that </w:t>
      </w:r>
      <w:r w:rsidR="000958DF" w:rsidRPr="00AF0170">
        <w:rPr>
          <w:noProof/>
        </w:rPr>
        <w:t>provide</w:t>
      </w:r>
      <w:r w:rsidR="000958DF">
        <w:t xml:space="preserve"> necessary and timely assistance to students. </w:t>
      </w:r>
    </w:p>
    <w:p w:rsidR="00634908" w:rsidRDefault="000958DF" w:rsidP="00E51CED">
      <w:pPr>
        <w:ind w:firstLine="0"/>
      </w:pPr>
      <w:r>
        <w:tab/>
        <w:t xml:space="preserve">To conclude the discussion about the issue of low retention rate in colleges and universities, it is mandatory to mention that financial aspects </w:t>
      </w:r>
      <w:r w:rsidR="00AF0170">
        <w:rPr>
          <w:noProof/>
        </w:rPr>
        <w:t>are</w:t>
      </w:r>
      <w:r>
        <w:t xml:space="preserve"> one major concern in this manner. </w:t>
      </w:r>
      <w:r w:rsidR="00787BD7">
        <w:t xml:space="preserve">There is </w:t>
      </w:r>
      <w:r w:rsidR="00AF0170">
        <w:t xml:space="preserve">a </w:t>
      </w:r>
      <w:r w:rsidR="00787BD7" w:rsidRPr="00AF0170">
        <w:rPr>
          <w:noProof/>
        </w:rPr>
        <w:t>need</w:t>
      </w:r>
      <w:r w:rsidR="00787BD7">
        <w:t xml:space="preserve"> </w:t>
      </w:r>
      <w:r w:rsidR="00AF0170">
        <w:rPr>
          <w:noProof/>
        </w:rPr>
        <w:t>to</w:t>
      </w:r>
      <w:r w:rsidR="00787BD7">
        <w:t xml:space="preserve"> offer better and </w:t>
      </w:r>
      <w:r w:rsidR="00787BD7" w:rsidRPr="00AF0170">
        <w:rPr>
          <w:noProof/>
        </w:rPr>
        <w:t>low</w:t>
      </w:r>
      <w:r w:rsidR="00AF0170">
        <w:rPr>
          <w:noProof/>
        </w:rPr>
        <w:t>-</w:t>
      </w:r>
      <w:r w:rsidR="00787BD7" w:rsidRPr="00AF0170">
        <w:rPr>
          <w:noProof/>
        </w:rPr>
        <w:t>cost</w:t>
      </w:r>
      <w:r w:rsidR="00787BD7">
        <w:t xml:space="preserve"> educational resources to students, so they can better deal with their educational expenses. </w:t>
      </w:r>
      <w:r w:rsidR="00087A90">
        <w:t xml:space="preserve">The active role of federal and state governments is vital to offer better funding plans for </w:t>
      </w:r>
      <w:r w:rsidR="00087A90" w:rsidRPr="00AF0170">
        <w:rPr>
          <w:noProof/>
        </w:rPr>
        <w:t>low-income</w:t>
      </w:r>
      <w:r w:rsidR="00087A90">
        <w:t xml:space="preserve"> students to enhance the domain of retention rate in colleges and universities. </w:t>
      </w:r>
      <w:r w:rsidR="00AE577D">
        <w:t xml:space="preserve"> </w:t>
      </w:r>
      <w:r w:rsidR="0013343E">
        <w:t xml:space="preserve"> </w:t>
      </w:r>
    </w:p>
    <w:p w:rsidR="007226C7" w:rsidRDefault="007226C7" w:rsidP="007226C7">
      <w:pPr>
        <w:ind w:firstLine="0"/>
      </w:pPr>
      <w:r>
        <w:tab/>
      </w:r>
    </w:p>
    <w:p w:rsidR="00097DC2" w:rsidRDefault="00097DC2" w:rsidP="00080BD9"/>
    <w:p w:rsidR="004450CA" w:rsidRDefault="004450CA" w:rsidP="00080BD9"/>
    <w:p w:rsidR="004450CA" w:rsidRDefault="004450CA" w:rsidP="00080BD9"/>
    <w:p w:rsidR="00965BBF" w:rsidRDefault="00567211" w:rsidP="00567211">
      <w:pPr>
        <w:jc w:val="center"/>
      </w:pPr>
      <w:r>
        <w:lastRenderedPageBreak/>
        <w:t>References</w:t>
      </w:r>
    </w:p>
    <w:p w:rsidR="00567211" w:rsidRPr="00567211" w:rsidRDefault="00567211" w:rsidP="00567211">
      <w:pPr>
        <w:pStyle w:val="Bibliography"/>
      </w:pPr>
      <w:r>
        <w:fldChar w:fldCharType="begin"/>
      </w:r>
      <w:r>
        <w:instrText xml:space="preserve"> ADDIN ZOTERO_BIBL {"uncited":[],"omitted":[],"custom":[]} CSL_BIBLIOGRAPHY </w:instrText>
      </w:r>
      <w:r>
        <w:fldChar w:fldCharType="separate"/>
      </w:r>
      <w:r w:rsidRPr="00567211">
        <w:t>Burrell, J. (2018). What is a Retention Rate for Colleges and Universities? Retrieved from https://www.thoughtco.com/what-is-a-retention-rate-3570270</w:t>
      </w:r>
    </w:p>
    <w:p w:rsidR="00567211" w:rsidRPr="00567211" w:rsidRDefault="00567211" w:rsidP="00567211">
      <w:pPr>
        <w:pStyle w:val="Bibliography"/>
      </w:pPr>
      <w:r w:rsidRPr="00567211">
        <w:t>Powell, F. (2018). What You Need to Know About College Tuition Costs. Retrieved from https://www.usnews.com/education/best-colleges/paying-for-college/articles/what-you-need-to-know-about-college-tuition-costs</w:t>
      </w:r>
    </w:p>
    <w:p w:rsidR="00567211" w:rsidRPr="00567211" w:rsidRDefault="00567211" w:rsidP="00567211">
      <w:pPr>
        <w:pStyle w:val="Bibliography"/>
      </w:pPr>
      <w:proofErr w:type="spellStart"/>
      <w:r w:rsidRPr="00567211">
        <w:t>Selingo</w:t>
      </w:r>
      <w:proofErr w:type="spellEnd"/>
      <w:r w:rsidRPr="00567211">
        <w:t>, J. (2017). Why Universities Are Phasing Out Luxury Dorms.</w:t>
      </w:r>
    </w:p>
    <w:p w:rsidR="00567211" w:rsidRDefault="00567211" w:rsidP="00567211">
      <w:r>
        <w:fldChar w:fldCharType="end"/>
      </w:r>
      <w:bookmarkStart w:id="0" w:name="_GoBack"/>
      <w:bookmarkEnd w:id="0"/>
    </w:p>
    <w:p w:rsidR="004D6675" w:rsidRDefault="004D6675" w:rsidP="00080BD9"/>
    <w:p w:rsidR="00761BB8" w:rsidRDefault="007549AB" w:rsidP="00080BD9">
      <w:r>
        <w:t xml:space="preserve">   </w:t>
      </w:r>
    </w:p>
    <w:p w:rsidR="00001485" w:rsidRDefault="00001485" w:rsidP="00080BD9"/>
    <w:p w:rsidR="00761BB8" w:rsidRDefault="00761BB8" w:rsidP="00080BD9"/>
    <w:p w:rsidR="00BD6181" w:rsidRDefault="00BD6181" w:rsidP="00080BD9"/>
    <w:p w:rsidR="00182859" w:rsidRDefault="00182859" w:rsidP="00080BD9"/>
    <w:p w:rsidR="005256B0" w:rsidRDefault="00080BD9" w:rsidP="00080BD9">
      <w:r>
        <w:t xml:space="preserve"> </w:t>
      </w:r>
    </w:p>
    <w:p w:rsidR="00080BD9" w:rsidRPr="00D97FCE" w:rsidRDefault="00080BD9" w:rsidP="003A32B3"/>
    <w:p w:rsidR="003A32B3" w:rsidRPr="0040461A" w:rsidRDefault="003A32B3" w:rsidP="002314D3">
      <w:pPr>
        <w:jc w:val="center"/>
      </w:pPr>
    </w:p>
    <w:p w:rsidR="00771B85" w:rsidRPr="008D7664" w:rsidRDefault="00771B85" w:rsidP="002314D3">
      <w:pPr>
        <w:rPr>
          <w:color w:val="000000" w:themeColor="text1"/>
        </w:rPr>
      </w:pPr>
    </w:p>
    <w:sectPr w:rsidR="00771B85" w:rsidRPr="008D7664" w:rsidSect="004621FE">
      <w:headerReference w:type="even" r:id="rId7"/>
      <w:headerReference w:type="default" r:id="rId8"/>
      <w:headerReference w:type="first" r:id="rId9"/>
      <w:pgSz w:w="12240" w:h="15840" w:code="1"/>
      <w:pgMar w:top="1155"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209D" w:rsidRDefault="00D8209D">
      <w:pPr>
        <w:spacing w:line="240" w:lineRule="auto"/>
      </w:pPr>
      <w:r>
        <w:separator/>
      </w:r>
    </w:p>
  </w:endnote>
  <w:endnote w:type="continuationSeparator" w:id="0">
    <w:p w:rsidR="00D8209D" w:rsidRDefault="00D820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209D" w:rsidRDefault="00D8209D">
      <w:pPr>
        <w:spacing w:line="240" w:lineRule="auto"/>
      </w:pPr>
      <w:r>
        <w:separator/>
      </w:r>
    </w:p>
  </w:footnote>
  <w:footnote w:type="continuationSeparator" w:id="0">
    <w:p w:rsidR="00D8209D" w:rsidRDefault="00D8209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7211">
      <w:rPr>
        <w:rStyle w:val="PageNumber"/>
        <w:noProof/>
      </w:rPr>
      <w:t>4</w:t>
    </w:r>
    <w:r>
      <w:rPr>
        <w:rStyle w:val="PageNumber"/>
      </w:rPr>
      <w:fldChar w:fldCharType="end"/>
    </w:r>
  </w:p>
  <w:p w:rsidR="00BF3C39" w:rsidRDefault="00CC0BE5">
    <w:pPr>
      <w:pStyle w:val="Header"/>
      <w:ind w:right="360" w:firstLine="0"/>
    </w:pPr>
    <w:r>
      <w:t>BUSINESS AND MANAGEMENT</w:t>
    </w:r>
  </w:p>
  <w:p w:rsidR="002A2A03" w:rsidRDefault="002A2A03">
    <w:pPr>
      <w:pStyle w:val="Header"/>
      <w:ind w:right="360" w:firstLine="0"/>
    </w:pP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7211">
      <w:rPr>
        <w:rStyle w:val="PageNumber"/>
        <w:noProof/>
      </w:rPr>
      <w:t>1</w:t>
    </w:r>
    <w:r>
      <w:rPr>
        <w:rStyle w:val="PageNumber"/>
      </w:rPr>
      <w:fldChar w:fldCharType="end"/>
    </w:r>
  </w:p>
  <w:p w:rsidR="002A2A03" w:rsidRDefault="002A2A03">
    <w:pPr>
      <w:ind w:right="360" w:firstLine="0"/>
    </w:pPr>
    <w:r>
      <w:t xml:space="preserve">Running </w:t>
    </w:r>
    <w:r w:rsidR="00AC5A6D">
      <w:t xml:space="preserve">head: </w:t>
    </w:r>
    <w:r w:rsidR="00CC0BE5">
      <w:t>BUSINESS AND MANAGEMENT</w:t>
    </w:r>
    <w:r>
      <w:tab/>
    </w: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KwsLAwMDewNDY1NDFV0lEKTi0uzszPAykwMqgFAJTeHCItAAAA"/>
  </w:docVars>
  <w:rsids>
    <w:rsidRoot w:val="00CF29F0"/>
    <w:rsid w:val="00001485"/>
    <w:rsid w:val="0000793A"/>
    <w:rsid w:val="00015999"/>
    <w:rsid w:val="0001620D"/>
    <w:rsid w:val="0002543F"/>
    <w:rsid w:val="00036A4E"/>
    <w:rsid w:val="00047397"/>
    <w:rsid w:val="000704B3"/>
    <w:rsid w:val="00080BD9"/>
    <w:rsid w:val="000830A7"/>
    <w:rsid w:val="00087A90"/>
    <w:rsid w:val="000958DF"/>
    <w:rsid w:val="00097DC2"/>
    <w:rsid w:val="000A6946"/>
    <w:rsid w:val="000B0A32"/>
    <w:rsid w:val="000D7DA9"/>
    <w:rsid w:val="000E35B1"/>
    <w:rsid w:val="000E5380"/>
    <w:rsid w:val="00103879"/>
    <w:rsid w:val="0010684A"/>
    <w:rsid w:val="00131AE6"/>
    <w:rsid w:val="0013343E"/>
    <w:rsid w:val="0013470A"/>
    <w:rsid w:val="00180D95"/>
    <w:rsid w:val="00182859"/>
    <w:rsid w:val="001970C6"/>
    <w:rsid w:val="001A0A79"/>
    <w:rsid w:val="001B0D17"/>
    <w:rsid w:val="001C1992"/>
    <w:rsid w:val="001C20CB"/>
    <w:rsid w:val="001D412A"/>
    <w:rsid w:val="001D48AE"/>
    <w:rsid w:val="001D676D"/>
    <w:rsid w:val="001E3624"/>
    <w:rsid w:val="001E4220"/>
    <w:rsid w:val="001E568C"/>
    <w:rsid w:val="002100CC"/>
    <w:rsid w:val="00221134"/>
    <w:rsid w:val="00221663"/>
    <w:rsid w:val="002314D3"/>
    <w:rsid w:val="0024491B"/>
    <w:rsid w:val="002469DB"/>
    <w:rsid w:val="00256835"/>
    <w:rsid w:val="00273696"/>
    <w:rsid w:val="00286034"/>
    <w:rsid w:val="002A2A03"/>
    <w:rsid w:val="002D024C"/>
    <w:rsid w:val="002F28E9"/>
    <w:rsid w:val="002F4173"/>
    <w:rsid w:val="002F4E8E"/>
    <w:rsid w:val="002F5C6A"/>
    <w:rsid w:val="00301302"/>
    <w:rsid w:val="003048CD"/>
    <w:rsid w:val="00305FD1"/>
    <w:rsid w:val="003126BB"/>
    <w:rsid w:val="00333DC7"/>
    <w:rsid w:val="0033565F"/>
    <w:rsid w:val="00355786"/>
    <w:rsid w:val="003764B1"/>
    <w:rsid w:val="0038577E"/>
    <w:rsid w:val="00397895"/>
    <w:rsid w:val="003A32B3"/>
    <w:rsid w:val="003A3A7F"/>
    <w:rsid w:val="003A5D57"/>
    <w:rsid w:val="003B1AAF"/>
    <w:rsid w:val="003B27FB"/>
    <w:rsid w:val="003C08D3"/>
    <w:rsid w:val="003C13AB"/>
    <w:rsid w:val="003C7227"/>
    <w:rsid w:val="003D485B"/>
    <w:rsid w:val="003E48BB"/>
    <w:rsid w:val="00423852"/>
    <w:rsid w:val="00423C60"/>
    <w:rsid w:val="00441410"/>
    <w:rsid w:val="004450CA"/>
    <w:rsid w:val="004466B9"/>
    <w:rsid w:val="00453C5B"/>
    <w:rsid w:val="00461879"/>
    <w:rsid w:val="004621FE"/>
    <w:rsid w:val="00462941"/>
    <w:rsid w:val="004811CA"/>
    <w:rsid w:val="00496C87"/>
    <w:rsid w:val="004A12F5"/>
    <w:rsid w:val="004A65F0"/>
    <w:rsid w:val="004B6244"/>
    <w:rsid w:val="004D12D3"/>
    <w:rsid w:val="004D6675"/>
    <w:rsid w:val="004E5B48"/>
    <w:rsid w:val="004F34AA"/>
    <w:rsid w:val="00517922"/>
    <w:rsid w:val="00524D18"/>
    <w:rsid w:val="005256B0"/>
    <w:rsid w:val="00531A87"/>
    <w:rsid w:val="00547439"/>
    <w:rsid w:val="00567211"/>
    <w:rsid w:val="00567F1B"/>
    <w:rsid w:val="0057473A"/>
    <w:rsid w:val="005775E6"/>
    <w:rsid w:val="00585B37"/>
    <w:rsid w:val="005861EB"/>
    <w:rsid w:val="005A6272"/>
    <w:rsid w:val="005B0DE5"/>
    <w:rsid w:val="005B752E"/>
    <w:rsid w:val="005E168F"/>
    <w:rsid w:val="005E686C"/>
    <w:rsid w:val="006077F4"/>
    <w:rsid w:val="006240BD"/>
    <w:rsid w:val="00634908"/>
    <w:rsid w:val="006449A6"/>
    <w:rsid w:val="00660CE1"/>
    <w:rsid w:val="00661C8A"/>
    <w:rsid w:val="00664D93"/>
    <w:rsid w:val="006726BB"/>
    <w:rsid w:val="006911CC"/>
    <w:rsid w:val="00691D80"/>
    <w:rsid w:val="006A4ED3"/>
    <w:rsid w:val="006A5F71"/>
    <w:rsid w:val="006B7D38"/>
    <w:rsid w:val="006E4202"/>
    <w:rsid w:val="006E472A"/>
    <w:rsid w:val="006E67ED"/>
    <w:rsid w:val="006F3FD3"/>
    <w:rsid w:val="007226C7"/>
    <w:rsid w:val="007549AB"/>
    <w:rsid w:val="00761BB8"/>
    <w:rsid w:val="00771B85"/>
    <w:rsid w:val="00785726"/>
    <w:rsid w:val="00787BD7"/>
    <w:rsid w:val="007B6697"/>
    <w:rsid w:val="007C7277"/>
    <w:rsid w:val="007D69CE"/>
    <w:rsid w:val="007E32FF"/>
    <w:rsid w:val="007E6776"/>
    <w:rsid w:val="007F4402"/>
    <w:rsid w:val="00800336"/>
    <w:rsid w:val="00804763"/>
    <w:rsid w:val="008247A3"/>
    <w:rsid w:val="008335ED"/>
    <w:rsid w:val="00840231"/>
    <w:rsid w:val="008425A4"/>
    <w:rsid w:val="00857514"/>
    <w:rsid w:val="0086112D"/>
    <w:rsid w:val="008664A0"/>
    <w:rsid w:val="00882114"/>
    <w:rsid w:val="0088586C"/>
    <w:rsid w:val="008B6BDE"/>
    <w:rsid w:val="008D7664"/>
    <w:rsid w:val="008F54BF"/>
    <w:rsid w:val="009406D7"/>
    <w:rsid w:val="009500DC"/>
    <w:rsid w:val="00951FCA"/>
    <w:rsid w:val="0096099A"/>
    <w:rsid w:val="00962C90"/>
    <w:rsid w:val="00965BBF"/>
    <w:rsid w:val="009816FD"/>
    <w:rsid w:val="0098796A"/>
    <w:rsid w:val="00995AC0"/>
    <w:rsid w:val="009A363D"/>
    <w:rsid w:val="009A78B8"/>
    <w:rsid w:val="009B2E35"/>
    <w:rsid w:val="009C1505"/>
    <w:rsid w:val="009C2A63"/>
    <w:rsid w:val="009D6C89"/>
    <w:rsid w:val="009E042F"/>
    <w:rsid w:val="009E1D2E"/>
    <w:rsid w:val="009F5EE3"/>
    <w:rsid w:val="00A317C6"/>
    <w:rsid w:val="00A37BA6"/>
    <w:rsid w:val="00A461E6"/>
    <w:rsid w:val="00A4686D"/>
    <w:rsid w:val="00A47E4F"/>
    <w:rsid w:val="00A47F4A"/>
    <w:rsid w:val="00A51120"/>
    <w:rsid w:val="00A959C2"/>
    <w:rsid w:val="00AC5A6D"/>
    <w:rsid w:val="00AC7C4B"/>
    <w:rsid w:val="00AD5811"/>
    <w:rsid w:val="00AE262E"/>
    <w:rsid w:val="00AE577D"/>
    <w:rsid w:val="00AF0170"/>
    <w:rsid w:val="00B136B7"/>
    <w:rsid w:val="00B144BB"/>
    <w:rsid w:val="00B177E6"/>
    <w:rsid w:val="00B30934"/>
    <w:rsid w:val="00B34319"/>
    <w:rsid w:val="00B3590D"/>
    <w:rsid w:val="00B40B89"/>
    <w:rsid w:val="00B447D1"/>
    <w:rsid w:val="00B44949"/>
    <w:rsid w:val="00B600F2"/>
    <w:rsid w:val="00B60C43"/>
    <w:rsid w:val="00B75ED3"/>
    <w:rsid w:val="00BA5880"/>
    <w:rsid w:val="00BD6181"/>
    <w:rsid w:val="00BD6F31"/>
    <w:rsid w:val="00BF3C39"/>
    <w:rsid w:val="00C01B62"/>
    <w:rsid w:val="00C01FF7"/>
    <w:rsid w:val="00C035F8"/>
    <w:rsid w:val="00C10916"/>
    <w:rsid w:val="00C17BBF"/>
    <w:rsid w:val="00C21801"/>
    <w:rsid w:val="00C24CBB"/>
    <w:rsid w:val="00C25153"/>
    <w:rsid w:val="00C4635A"/>
    <w:rsid w:val="00C67138"/>
    <w:rsid w:val="00C67A3F"/>
    <w:rsid w:val="00C76088"/>
    <w:rsid w:val="00C86A0C"/>
    <w:rsid w:val="00C86AC5"/>
    <w:rsid w:val="00C86B8B"/>
    <w:rsid w:val="00CB2D30"/>
    <w:rsid w:val="00CC0BE5"/>
    <w:rsid w:val="00CC26CB"/>
    <w:rsid w:val="00CC79B8"/>
    <w:rsid w:val="00CD106C"/>
    <w:rsid w:val="00CF29F0"/>
    <w:rsid w:val="00D62B62"/>
    <w:rsid w:val="00D63F89"/>
    <w:rsid w:val="00D64E9B"/>
    <w:rsid w:val="00D6677C"/>
    <w:rsid w:val="00D73D88"/>
    <w:rsid w:val="00D764AE"/>
    <w:rsid w:val="00D8209D"/>
    <w:rsid w:val="00D86691"/>
    <w:rsid w:val="00D97FCE"/>
    <w:rsid w:val="00DA581E"/>
    <w:rsid w:val="00DB2B93"/>
    <w:rsid w:val="00DB4A5F"/>
    <w:rsid w:val="00DC71BA"/>
    <w:rsid w:val="00DD5EF9"/>
    <w:rsid w:val="00DE5A52"/>
    <w:rsid w:val="00E04E44"/>
    <w:rsid w:val="00E21E84"/>
    <w:rsid w:val="00E23EC1"/>
    <w:rsid w:val="00E24A0F"/>
    <w:rsid w:val="00E319D5"/>
    <w:rsid w:val="00E43191"/>
    <w:rsid w:val="00E51CED"/>
    <w:rsid w:val="00E63C1C"/>
    <w:rsid w:val="00E66452"/>
    <w:rsid w:val="00EA3B28"/>
    <w:rsid w:val="00EB3B71"/>
    <w:rsid w:val="00EC261B"/>
    <w:rsid w:val="00EC3126"/>
    <w:rsid w:val="00EC71DA"/>
    <w:rsid w:val="00ED08A0"/>
    <w:rsid w:val="00EF08E3"/>
    <w:rsid w:val="00F07A18"/>
    <w:rsid w:val="00F14E80"/>
    <w:rsid w:val="00F150D3"/>
    <w:rsid w:val="00F41C54"/>
    <w:rsid w:val="00F42F66"/>
    <w:rsid w:val="00F64D12"/>
    <w:rsid w:val="00F768B8"/>
    <w:rsid w:val="00F82368"/>
    <w:rsid w:val="00FB21BA"/>
    <w:rsid w:val="00FB43CB"/>
    <w:rsid w:val="00FB5225"/>
    <w:rsid w:val="00FC27C3"/>
    <w:rsid w:val="00FC57AA"/>
    <w:rsid w:val="00FD183C"/>
    <w:rsid w:val="00FE3C50"/>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55</TotalTime>
  <Pages>4</Pages>
  <Words>935</Words>
  <Characters>533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6255</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 Janjua</cp:lastModifiedBy>
  <cp:revision>173</cp:revision>
  <dcterms:created xsi:type="dcterms:W3CDTF">2017-11-06T10:21:00Z</dcterms:created>
  <dcterms:modified xsi:type="dcterms:W3CDTF">2019-02-28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xdk6vGm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